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4C7D0B48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ng n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2EBDF782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3D26B567" w:rsidR="00E144C9" w:rsidRDefault="00BA72BD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4B43801C" w:rsidR="00E144C9" w:rsidRDefault="00BA72BD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680A03CA" w:rsidR="00E144C9" w:rsidRDefault="00BA72BD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36C53CD2" w:rsidR="00E144C9" w:rsidRDefault="00BA72BD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6FAAF33A" w:rsidR="00E144C9" w:rsidRDefault="00BA72BD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59826B50" w:rsidR="00E144C9" w:rsidRDefault="00BA72BD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0BDC285F" w:rsidR="00E144C9" w:rsidRDefault="00BA72BD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B63613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2A9B1B78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t, đều xây được xây dựng từ các công thức đã được nêu trong bài báo</w:t>
      </w:r>
      <w:r w:rsidR="008B4415">
        <w:rPr>
          <w:lang w:val="vi-VN"/>
        </w:rPr>
        <w:t>, trong phần code có ghi thuật toán sử dụng công thức nào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1" w:name="_Toc515849585"/>
      <w:r w:rsidRPr="008B7164">
        <w:lastRenderedPageBreak/>
        <w:t>Dữ Liệu</w:t>
      </w:r>
      <w:bookmarkEnd w:id="1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bookmarkStart w:id="2" w:name="_GoBack"/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bookmarkEnd w:id="2"/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3" w:name="_Toc515849586"/>
      <w:r w:rsidRPr="008B7164">
        <w:lastRenderedPageBreak/>
        <w:t>Thiết</w:t>
      </w:r>
      <w:r>
        <w:t xml:space="preserve"> Kế Phần Mềm</w:t>
      </w:r>
      <w:bookmarkEnd w:id="3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608328E2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B63613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4" w:name="_Toc515849587"/>
      <w:r>
        <w:lastRenderedPageBreak/>
        <w:t>Kết quả</w:t>
      </w:r>
      <w:bookmarkEnd w:id="4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5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5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6" w:name="OLE_LINK24"/>
      <w:bookmarkStart w:id="7" w:name="OLE_LINK25"/>
      <w:bookmarkStart w:id="8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6"/>
      <w:bookmarkEnd w:id="7"/>
      <w:bookmarkEnd w:id="8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9" w:name="OLE_LINK27"/>
      <w:bookmarkStart w:id="10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9"/>
      <w:bookmarkEnd w:id="10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1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2" w:name="OLE_LINK9"/>
      <w:bookmarkStart w:id="13" w:name="OLE_LINK10"/>
      <w:bookmarkStart w:id="14" w:name="OLE_LINK11"/>
      <w:bookmarkStart w:id="15" w:name="OLE_LINK15"/>
      <w:bookmarkEnd w:id="11"/>
      <w:r>
        <w:rPr>
          <w:lang w:val="vi-VN"/>
        </w:rPr>
        <w:t xml:space="preserve">Trong quá trình học với </w:t>
      </w:r>
      <w:bookmarkStart w:id="16" w:name="OLE_LINK1"/>
      <w:bookmarkStart w:id="17" w:name="OLE_LINK2"/>
      <w:bookmarkStart w:id="18" w:name="OLE_LINK3"/>
      <w:r w:rsidR="00960343">
        <w:rPr>
          <w:lang w:val="vi-VN"/>
        </w:rPr>
        <w:t xml:space="preserve">1 Epoch </w:t>
      </w:r>
      <w:bookmarkEnd w:id="16"/>
      <w:bookmarkEnd w:id="17"/>
      <w:bookmarkEnd w:id="18"/>
      <w:r w:rsidR="00960343">
        <w:rPr>
          <w:lang w:val="vi-VN"/>
        </w:rPr>
        <w:t>hệ số học</w:t>
      </w:r>
      <w:bookmarkEnd w:id="12"/>
      <w:bookmarkEnd w:id="13"/>
      <w:bookmarkEnd w:id="14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5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9" w:name="OLE_LINK12"/>
      <w:r>
        <w:rPr>
          <w:lang w:val="vi-VN"/>
        </w:rPr>
        <w:t xml:space="preserve">Sai </w:t>
      </w:r>
      <w:bookmarkStart w:id="20" w:name="OLE_LINK7"/>
      <w:bookmarkStart w:id="21" w:name="OLE_LINK8"/>
      <w:r>
        <w:rPr>
          <w:lang w:val="vi-VN"/>
        </w:rPr>
        <w:t>số theo từng nhãn</w:t>
      </w:r>
      <w:bookmarkEnd w:id="20"/>
      <w:bookmarkEnd w:id="21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9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2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3" w:name="OLE_LINK4"/>
      <w:bookmarkStart w:id="24" w:name="OLE_LINK5"/>
      <w:r>
        <w:rPr>
          <w:lang w:val="vi-VN"/>
        </w:rPr>
        <w:t xml:space="preserve">Data Test: </w:t>
      </w:r>
      <w:bookmarkEnd w:id="23"/>
      <w:bookmarkEnd w:id="24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2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5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5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6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7" w:name="OLE_LINK19"/>
      <w:bookmarkStart w:id="28" w:name="OLE_LINK20"/>
      <w:bookmarkStart w:id="29" w:name="OLE_LINK17"/>
      <w:bookmarkEnd w:id="26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30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7"/>
      <w:bookmarkEnd w:id="28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30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1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1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2" w:name="OLE_LINK29"/>
      <w:r>
        <w:rPr>
          <w:lang w:val="vi-VN"/>
        </w:rPr>
        <w:t>Epoch</w:t>
      </w:r>
      <w:bookmarkEnd w:id="32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3" w:name="OLE_LINK22"/>
      <w:bookmarkStart w:id="34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3"/>
      <w:bookmarkEnd w:id="34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5" w:name="_Toc515849589"/>
      <w:r>
        <w:rPr>
          <w:lang w:val="vi-VN"/>
        </w:rPr>
        <w:t>Cấu trúc mạng được lưu sau khi học và cách sử dụng</w:t>
      </w:r>
      <w:bookmarkEnd w:id="35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9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2EF0999E" w:rsidR="00666F57" w:rsidRDefault="007F6338" w:rsidP="007F6338">
      <w:pPr>
        <w:pStyle w:val="Heading1"/>
      </w:pPr>
      <w:bookmarkStart w:id="36" w:name="_Toc515849590"/>
      <w:r>
        <w:lastRenderedPageBreak/>
        <w:t>Kết Luận</w:t>
      </w:r>
      <w:bookmarkEnd w:id="36"/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1DF545B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Mạng cho kết quả</w:t>
      </w:r>
      <w:r w:rsidR="002F7CC5">
        <w:rPr>
          <w:lang w:val="vi-VN"/>
        </w:rPr>
        <w:t xml:space="preserve"> chính xác cao 99%, để đạt chính xác cao hơn rất khó, điều đó được thể hiện như hình dưới (nguồn internet)</w:t>
      </w:r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7"/>
      </w:tblGrid>
      <w:tr w:rsidR="002F7CC5" w14:paraId="54B223B6" w14:textId="77777777" w:rsidTr="002F7CC5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4211BF" w14:textId="3E621B3D" w:rsidR="00217657" w:rsidRPr="004123C5" w:rsidRDefault="00217657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1FD930" w14:textId="77777777" w:rsidR="00BA72BD" w:rsidRDefault="00BA72BD" w:rsidP="00172011">
      <w:pPr>
        <w:spacing w:line="240" w:lineRule="auto"/>
      </w:pPr>
      <w:r>
        <w:separator/>
      </w:r>
    </w:p>
  </w:endnote>
  <w:endnote w:type="continuationSeparator" w:id="0">
    <w:p w14:paraId="407769A4" w14:textId="77777777" w:rsidR="00BA72BD" w:rsidRDefault="00BA72BD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03A555E1" w:rsidR="00E8619F" w:rsidRDefault="00E861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C4ED1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0C039C5F" w14:textId="77777777" w:rsidR="00E8619F" w:rsidRDefault="00E861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7CCBF07" w14:textId="77777777" w:rsidR="00BA72BD" w:rsidRDefault="00BA72BD" w:rsidP="00172011">
      <w:pPr>
        <w:spacing w:line="240" w:lineRule="auto"/>
      </w:pPr>
      <w:r>
        <w:separator/>
      </w:r>
    </w:p>
  </w:footnote>
  <w:footnote w:type="continuationSeparator" w:id="0">
    <w:p w14:paraId="53AD4459" w14:textId="77777777" w:rsidR="00BA72BD" w:rsidRDefault="00BA72BD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9C37AE" w:rsidRDefault="009C37A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5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9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1"/>
  </w:num>
  <w:num w:numId="2">
    <w:abstractNumId w:val="7"/>
  </w:num>
  <w:num w:numId="3">
    <w:abstractNumId w:val="4"/>
  </w:num>
  <w:num w:numId="4">
    <w:abstractNumId w:val="10"/>
  </w:num>
  <w:num w:numId="5">
    <w:abstractNumId w:val="9"/>
  </w:num>
  <w:num w:numId="6">
    <w:abstractNumId w:val="12"/>
  </w:num>
  <w:num w:numId="7">
    <w:abstractNumId w:val="7"/>
    <w:lvlOverride w:ilvl="0">
      <w:startOverride w:val="1"/>
    </w:lvlOverride>
  </w:num>
  <w:num w:numId="8">
    <w:abstractNumId w:val="7"/>
    <w:lvlOverride w:ilvl="0">
      <w:startOverride w:val="1"/>
    </w:lvlOverride>
  </w:num>
  <w:num w:numId="9">
    <w:abstractNumId w:val="7"/>
    <w:lvlOverride w:ilvl="0">
      <w:startOverride w:val="1"/>
    </w:lvlOverride>
  </w:num>
  <w:num w:numId="10">
    <w:abstractNumId w:val="7"/>
    <w:lvlOverride w:ilvl="0">
      <w:startOverride w:val="1"/>
    </w:lvlOverride>
  </w:num>
  <w:num w:numId="11">
    <w:abstractNumId w:val="7"/>
    <w:lvlOverride w:ilvl="0">
      <w:startOverride w:val="1"/>
    </w:lvlOverride>
  </w:num>
  <w:num w:numId="12">
    <w:abstractNumId w:val="18"/>
  </w:num>
  <w:num w:numId="13">
    <w:abstractNumId w:val="15"/>
  </w:num>
  <w:num w:numId="14">
    <w:abstractNumId w:val="14"/>
  </w:num>
  <w:num w:numId="15">
    <w:abstractNumId w:val="11"/>
  </w:num>
  <w:num w:numId="16">
    <w:abstractNumId w:val="6"/>
  </w:num>
  <w:num w:numId="17">
    <w:abstractNumId w:val="17"/>
  </w:num>
  <w:num w:numId="18">
    <w:abstractNumId w:val="3"/>
  </w:num>
  <w:num w:numId="19">
    <w:abstractNumId w:val="0"/>
  </w:num>
  <w:num w:numId="20">
    <w:abstractNumId w:val="3"/>
  </w:num>
  <w:num w:numId="21">
    <w:abstractNumId w:val="16"/>
  </w:num>
  <w:num w:numId="22">
    <w:abstractNumId w:val="8"/>
  </w:num>
  <w:num w:numId="23">
    <w:abstractNumId w:val="2"/>
  </w:num>
  <w:num w:numId="24">
    <w:abstractNumId w:val="13"/>
  </w:num>
  <w:num w:numId="25">
    <w:abstractNumId w:val="5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40A2"/>
    <w:rsid w:val="00FE4781"/>
    <w:rsid w:val="00FE6CC3"/>
    <w:rsid w:val="00FF4443"/>
    <w:rsid w:val="00FF5DA1"/>
    <w:rsid w:val="00FF63A3"/>
    <w:rsid w:val="00FF65E9"/>
    <w:rsid w:val="00FF73E9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9EC14E-08FF-4B1C-8E9E-004047BA43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54</TotalTime>
  <Pages>28</Pages>
  <Words>2198</Words>
  <Characters>1253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24</cp:revision>
  <cp:lastPrinted>2018-06-03T22:01:00Z</cp:lastPrinted>
  <dcterms:created xsi:type="dcterms:W3CDTF">2018-05-22T01:46:00Z</dcterms:created>
  <dcterms:modified xsi:type="dcterms:W3CDTF">2018-06-03T2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